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r w:rsidR="003F0CED" w:rsidRPr="0054364B">
        <w:t xml:space="preserve">As </w:t>
      </w:r>
      <w:r w:rsidR="003F0CED" w:rsidRPr="0054364B">
        <w:rPr>
          <w:i/>
          <w:iCs/>
        </w:rPr>
        <w:t xml:space="preserve">visual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17EDD3A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A210FC">
      <w:pPr>
        <w:rPr>
          <w:i/>
          <w:iCs/>
        </w:rPr>
      </w:pPr>
      <w:proofErr w:type="spellStart"/>
      <w:r w:rsidRPr="00C222AA">
        <w:rPr>
          <w:i/>
          <w:iCs/>
        </w:rPr>
        <w:t>Adventure</w:t>
      </w:r>
      <w:proofErr w:type="spellEnd"/>
      <w:r w:rsidRPr="00C222AA">
        <w:rPr>
          <w:i/>
          <w:iCs/>
        </w:rPr>
        <w:t xml:space="preserve"> game</w:t>
      </w:r>
    </w:p>
    <w:p w14:paraId="3E9C7FEC" w14:textId="77777777" w:rsidR="005E02C3" w:rsidRDefault="005E02C3" w:rsidP="00A210FC"/>
    <w:p w14:paraId="51778B69" w14:textId="77777777" w:rsidR="00DF7450" w:rsidRDefault="00DF7450" w:rsidP="00DF7450">
      <w:r>
        <w:t xml:space="preserve">Este artigo analisa as características gerais de um género de jogos de vídeo de aventura excecionalmente popular aventura, que atingiu o seu auge com a famosa série pirata </w:t>
      </w:r>
      <w:proofErr w:type="spellStart"/>
      <w:r>
        <w:t>Monkey</w:t>
      </w:r>
      <w:proofErr w:type="spellEnd"/>
      <w:r>
        <w:t xml:space="preserve"> Island.</w:t>
      </w:r>
    </w:p>
    <w:p w14:paraId="722C2D8F" w14:textId="77777777" w:rsidR="00DF7450" w:rsidRDefault="00DF7450" w:rsidP="00DF7450"/>
    <w:p w14:paraId="14968C0E" w14:textId="23DCAECD" w:rsidR="005E02C3" w:rsidRDefault="00DF7450" w:rsidP="00DF7450">
      <w:r>
        <w:t>Os jogos de aventura baseiam-se, por um lado, no pressuposto de que todas as possibilidades do jogo estão pré-organizadas, de modo que ao jogador só resta reconhecer e aprovar o caminho já adotado.</w:t>
      </w:r>
    </w:p>
    <w:p w14:paraId="678AF4C4" w14:textId="77777777" w:rsidR="005E02C3" w:rsidRDefault="005E02C3" w:rsidP="00A210FC"/>
    <w:p w14:paraId="2C57FDD3" w14:textId="77777777" w:rsidR="005E02C3" w:rsidRDefault="005E02C3" w:rsidP="00A210FC"/>
    <w:p w14:paraId="1BCE0947" w14:textId="77777777" w:rsidR="005E02C3" w:rsidRDefault="005E02C3" w:rsidP="00A210FC"/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 xml:space="preserve">Point-and-click </w:t>
      </w:r>
      <w:proofErr w:type="spellStart"/>
      <w:r w:rsidRPr="0054364B">
        <w:t>adventure</w:t>
      </w:r>
      <w:proofErr w:type="spellEnd"/>
      <w:r w:rsidRPr="0054364B">
        <w:t xml:space="preserve">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B24329" w14:textId="77777777" w:rsidR="00134D8A" w:rsidRPr="0054364B" w:rsidRDefault="00134D8A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4AFDA3D4" w14:textId="77777777" w:rsidR="00134D8A" w:rsidRPr="0054364B" w:rsidRDefault="00134D8A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5A89CA" w14:textId="77777777" w:rsidR="00134D8A" w:rsidRPr="0054364B" w:rsidRDefault="00134D8A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3DB29E76" w14:textId="77777777" w:rsidR="00134D8A" w:rsidRPr="0054364B" w:rsidRDefault="00134D8A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>Interface 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A6798"/>
    <w:rsid w:val="000E4CA1"/>
    <w:rsid w:val="00134D8A"/>
    <w:rsid w:val="00270ECC"/>
    <w:rsid w:val="002D512C"/>
    <w:rsid w:val="00315003"/>
    <w:rsid w:val="00353DE9"/>
    <w:rsid w:val="003C6ED2"/>
    <w:rsid w:val="003F0CED"/>
    <w:rsid w:val="00412ABC"/>
    <w:rsid w:val="00491288"/>
    <w:rsid w:val="0054364B"/>
    <w:rsid w:val="005B0CF9"/>
    <w:rsid w:val="005B381D"/>
    <w:rsid w:val="005E02C3"/>
    <w:rsid w:val="00605BB8"/>
    <w:rsid w:val="00681816"/>
    <w:rsid w:val="00807150"/>
    <w:rsid w:val="0088509B"/>
    <w:rsid w:val="008B01F4"/>
    <w:rsid w:val="008F40B1"/>
    <w:rsid w:val="008F6863"/>
    <w:rsid w:val="00975ECE"/>
    <w:rsid w:val="00A210FC"/>
    <w:rsid w:val="00A65BDE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85B23"/>
    <w:rsid w:val="00CD5680"/>
    <w:rsid w:val="00D03DDF"/>
    <w:rsid w:val="00D95564"/>
    <w:rsid w:val="00DC447A"/>
    <w:rsid w:val="00DF6903"/>
    <w:rsid w:val="00DF7450"/>
    <w:rsid w:val="00E7081E"/>
    <w:rsid w:val="00E753EC"/>
    <w:rsid w:val="00F95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2</TotalTime>
  <Pages>3</Pages>
  <Words>1817</Words>
  <Characters>10362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50</cp:revision>
  <dcterms:created xsi:type="dcterms:W3CDTF">2023-10-10T15:34:00Z</dcterms:created>
  <dcterms:modified xsi:type="dcterms:W3CDTF">2023-10-11T0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